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3618D" w:rsidRDefault="0033618D" w:rsidP="0033618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E6F5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Appendix GRADE summary of findings Table 1. </w:t>
      </w:r>
      <w:r w:rsidRPr="00B7302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Rivaroxaban vs warfarin for stroke prevention in subgroups of adults </w:t>
      </w:r>
      <w:r w:rsidRPr="00B7302A">
        <w:rPr>
          <w:rFonts w:ascii="Times New Roman" w:hAnsi="Times New Roman" w:cs="Times New Roman"/>
          <w:color w:val="000000" w:themeColor="text1"/>
          <w:sz w:val="24"/>
          <w:szCs w:val="24"/>
        </w:rPr>
        <w:t>with nonvalvular atrial fibrillation</w:t>
      </w:r>
    </w:p>
    <w:p w:rsidR="0033618D" w:rsidRPr="00B7302A" w:rsidRDefault="0033618D" w:rsidP="0033618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3618D" w:rsidRPr="00B7302A" w:rsidRDefault="0033618D" w:rsidP="0033618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302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opulation: </w:t>
      </w:r>
      <w:r w:rsidRPr="00B7302A">
        <w:rPr>
          <w:rFonts w:ascii="Times New Roman" w:hAnsi="Times New Roman" w:cs="Times New Roman"/>
          <w:color w:val="000000" w:themeColor="text1"/>
          <w:sz w:val="24"/>
          <w:szCs w:val="24"/>
        </w:rPr>
        <w:t>Adults with nonvalvular atrial fibrillation</w:t>
      </w:r>
    </w:p>
    <w:p w:rsidR="0033618D" w:rsidRPr="00B7302A" w:rsidRDefault="0033618D" w:rsidP="0033618D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302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ettings:</w:t>
      </w:r>
      <w:r w:rsidRPr="00B730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utpatient</w:t>
      </w:r>
    </w:p>
    <w:p w:rsidR="0033618D" w:rsidRPr="00B7302A" w:rsidRDefault="0033618D" w:rsidP="0033618D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B7302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ntervention: </w:t>
      </w:r>
      <w:r w:rsidRPr="00B7302A">
        <w:rPr>
          <w:rFonts w:ascii="Times New Roman" w:eastAsia="Times New Roman" w:hAnsi="Times New Roman" w:cs="Times New Roman"/>
          <w:color w:val="000000"/>
          <w:sz w:val="24"/>
          <w:szCs w:val="24"/>
        </w:rPr>
        <w:t>Rivaroxaban (10-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B7302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g/day) </w:t>
      </w:r>
    </w:p>
    <w:p w:rsidR="0033618D" w:rsidRPr="00B7302A" w:rsidRDefault="0033618D" w:rsidP="0033618D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B7302A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Comparator:</w:t>
      </w:r>
      <w:r w:rsidRPr="00B7302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arfarin</w:t>
      </w:r>
    </w:p>
    <w:p w:rsidR="0033618D" w:rsidRPr="00B7302A" w:rsidRDefault="0033618D" w:rsidP="0033618D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64"/>
        <w:gridCol w:w="1455"/>
        <w:gridCol w:w="1481"/>
        <w:gridCol w:w="1402"/>
        <w:gridCol w:w="1443"/>
        <w:gridCol w:w="1705"/>
      </w:tblGrid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  <w:hideMark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Outcome</w:t>
            </w:r>
          </w:p>
        </w:tc>
        <w:tc>
          <w:tcPr>
            <w:tcW w:w="779" w:type="pct"/>
            <w:shd w:val="clear" w:color="000000" w:fill="FFFFFF"/>
            <w:hideMark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isk with intervention per 1000</w:t>
            </w:r>
          </w:p>
        </w:tc>
        <w:tc>
          <w:tcPr>
            <w:tcW w:w="792" w:type="pct"/>
            <w:shd w:val="clear" w:color="000000" w:fill="FFFFFF"/>
            <w:hideMark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isk with comparator per 1000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50" w:type="pct"/>
            <w:shd w:val="clear" w:color="000000" w:fill="FFFFFF"/>
            <w:hideMark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lative risk (95% CI)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72" w:type="pct"/>
            <w:shd w:val="clear" w:color="000000" w:fill="FFFFFF"/>
            <w:hideMark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participants (studies)</w:t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omments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troke or systemic embolism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78 (0.62;0.9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66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or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2 (0.45;1.4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8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morrhag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3 (0.42;1.2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6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Hemorrhagic strok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47 (0.25;0.8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007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Dwvc3R5bGU+PC9EaXNwbGF5VGV4dD48cmVjb3JkPjxyZWMtbnVtYmVyPjkwNzwvcmVjLW51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MTM4LTQ2PC9wYWdlcz48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Dwvc3R5bGU+PC9EaXNwbGF5VGV4dD48cmVjb3JkPjxyZWMtbnVtYmVyPjkwNzwvcmVjLW51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MTM4LTQ2PC9wYWdlcz48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4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7 (0.43;1.3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6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8 (0.29;2.1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8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22 (0.96;1.5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1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6 (0.78;1.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22 (0.96;1.5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1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3 (0.84;1.0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Fatal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47 (0.25;0.9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11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Cw3Mzwvc3R5bGU+PC9EaXNwbGF5VGV4dD48cmVjb3JkPjxyZWMtbnVtYmVyPjkwNzwvcmVj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Age &lt;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55 (0.29;1.0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2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Dwvc3R5bGU+PC9EaXNwbGF5VGV4dD48cmVjb3JkPjxyZWMtbnVtYmVyPjkwNzwvcmVjLW51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MTM4LTQ2PC9wYWdlcz48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xwZXJpbjwvQXV0aG9yPjxZZWFyPjIwMTQ8L1llYXI+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MTM4LTQ2PC9wYWdlcz48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4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emoglobin drop ≥2 g/dL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ge ≥7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1.30 (1.04;1.6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11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U0
LDczPC9zdHlsZT48L0Rpc3BsYXlUZXh0PjxyZWNvcmQ+PHJlYy1udW1iZXI+OTA4PC9yZWMtbnVt
YmVyPjxmb3JlaWduLWtleXM+PGtleSBhcHA9IkVOIiBkYi1pZD0iNWZweDVlc3hjdGRzNXRldnp3
bXB0ZjA2Znd2YXh2ZHhkMHZ3IiB0aW1lc3RhbXA9IjE0NjA1NTgwOTUiPjkwODwva2V5PjwvZm9y
ZWlnbi1rZXlzPjxyZWYtdHlwZSBuYW1lPSJKb3VybmFsIEFydGljbGUiPjE3PC9yZWYtdHlwZT48
Y29udHJpYnV0b3JzPjxhdXRob3JzPjxhdXRob3I+SG9yaSwgTS48L2F1dGhvcj48YXV0aG9yPk1h
dHN1bW90bywgTS48L2F1dGhvcj48YXV0aG9yPlRhbmFoYXNoaSwgTi48L2F1dGhvcj48YXV0aG9y
Pk1vbW9tdXJhLCBT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WVrdXNoaSwg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4,7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Japane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ge &gt;75 year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rCl 30-4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27 (0.81;1.9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 xml:space="preserve">Japanese adults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&gt;75 years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CrCl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&gt;5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25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4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1.70 (1.04;2.7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84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7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Japane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ge &gt;75 year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rCl 30-4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46 (0.53;4.0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Japane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ge &gt;75 year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rC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gt;50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79 (0.55;5.8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kwODwvUmVjTnVtPjxEaXNwbGF5VGV4dD48c3R5bGUgZmFjZT0ic3VwZXJzY3JpcHQiPjcz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Sex: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7 (0.70;1.0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66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ex: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al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9 (0.70;1.1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05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Se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al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03 (0.87;1.2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86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Se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emal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00 (0.79;1.2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6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ace: Whit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0 (0.75;1.0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6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ace: Black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76 (0.24;2.4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0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ace: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71 (0.47;1.0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86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ace: Whit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11 (0.95;1.2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7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ace: Black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83 (0.47;7.0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Race: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4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79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 xml:space="preserve">Attributable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voided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vents per 1000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reated 30 (7; 52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HR 0.61 (0.42;0.89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p 34 (19; 14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1786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gion: North America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1 (0.61;1.3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31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gion: Latin America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2 (0.54;1.2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78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gion: West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Europ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3 (0.61;1.4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96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gion: East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r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Europ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8 (0.68;1.1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0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gion: As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acific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3 (0.57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09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Region: North America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11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83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Attributable events per 1000 treated 29 (6;51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1.43 (1.12;1.82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p 35 (20;16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2681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Favors warfarin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egion: Latin America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12 (0.74;1.6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8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egion: Western Europ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71 (0.50;1.0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0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egion: Eastern Europ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05 (0.78;1.4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40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egion: Asian Pacific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78 (0.57;1.0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1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PC9zdHlsZT48L0Rpc3BsYXlUZXh0PjxyZWNvcmQ+PHJlYy1udW1iZXI+NzE1PC9yZWMtbnVt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g5MS05MDA8L3BhZ2VzPjx2b2x1bWU+NjM8L3ZvbHVtZT48bnVtYmVy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Major or nonmajor clinical GI bleeding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orth America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11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67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Attributable events per 1000 treated 49 (28;71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1.89 (1.45;2.45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 20 (14;3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2681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TaGVyd29vZDwvQXV0aG9yPjxZZWFyPjIwMTU8L1llYXI+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TaGVyd29vZDwvQXV0aG9yPjxZZWFyPjIwMTU8L1llYXI+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60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or nonmajor clinical GI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Rest of worl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19 (0.99;1.4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Vyd29vZDwvQXV0aG9yPjxZZWFyPjIwMTU8L1llYXI+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GVyd29vZDwvQXV0aG9yPjxZZWFyPjIwMTU8L1llYXI+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0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East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37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Attributabl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avoided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vents per 1000 treated 28 (9; 47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0.23 (0.08;0.69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p 36 (21; 11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932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65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N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–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East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76 (0.53;1.1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5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systemic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East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45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77 (0.44;1.3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or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No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–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ast Asia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9 (0.75;1.0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b25nPC9BdXRob3I+PFllYXI+MjAxNDwvWWVhcj48UmVj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IGtzLXdvbmdAY3Voay5lZHUuaGsu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x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ll-cause mortality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Stable renal functio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75 (0.59;0.9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292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JkeWNlPC9BdXRob3I+PFllYXI+MjAxNjwvWWVhcj48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M3LTQ3PC9wYWdlcz48dm9sdW1l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JkeWNlPC9BdXRob3I+PFllYXI+MjAxNjwvWWVhcj48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M3LTQ3PC9wYWdlcz48dm9sdW1l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-cause mortality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Worsening renal functio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3 (0.50;1.3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2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JkeWNlPC9BdXRob3I+PFllYXI+MjAxNjwvWWVhcj48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M3LTQ3PC9wYWdlcz48dm9sdW1l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JkeWNlPC9BdXRob3I+PFllYXI+MjAxNjwvWWVhcj48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M3LTQ3PC9wYWdlcz48dm9sdW1l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2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4 (0.58;1.2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61 (0.30;1.2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rCl &lt;50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8 (0.65;1.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49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rCl 50-80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6 (0.68;1.0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98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rCl &gt;80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3 (0.66;1.3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0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7 (0.70;1.6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60 (0.21;1.6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0 (0.87;1.1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4 (0.96;1.1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5 (0.72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5 (0.90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pistaxis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1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1.30 (1.04;1.6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234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istaxi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38 (0.94;2.0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Urinary tract infection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Moderate renal impairmen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0.70 (0.54;0.9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234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Urinary tract infectio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Renal normal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1 (0.67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s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,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ematuria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CrCl ≥50 mL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2 (5;19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1.36 (1.13;1.64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85 (53;21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1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77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8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8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maturia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rCl 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 mL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1 (0.56;1.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5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8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b3g8L0F1dGhvcj48WWVhcj4yMDExPC9ZZWFyPjxSZWNO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2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Gingival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Japanese patients with preserved renal function, CrCl ≥50 m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1.72 (1.08;2.7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994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MzwvWWVhcj48UmVj
TnVtPjI1MjwvUmVjTnVtPjxEaXNwbGF5VGV4dD48c3R5bGUgZmFjZT0ic3VwZXJzY3JpcHQiPjY2
PC9zdHlsZT48L0Rpc3BsYXlUZXh0PjxyZWNvcmQ+PHJlYy1udW1iZXI+MjUyPC9yZWMtbnVtYmVy
Pjxmb3JlaWduLWtleXM+PGtleSBhcHA9IkVOIiBkYi1pZD0iNWZweDVlc3hjdGRzNXRldnp3bXB0
ZjA2Znd2YXh2ZHhkMHZ3IiB0aW1lc3RhbXA9IjEzNzk5NDg0NTMiPjI1Mjwva2V5PjwvZm9yZWln
bi1rZXlzPjxyZWYtdHlwZSBuYW1lPSJKb3VybmFsIEFydGljbGUiPjE3PC9yZWYtdHlwZT48Y29u
dHJpYnV0b3JzPjxhdXRob3JzPjxhdXRob3I+SG9yaSwgTS48L2F1dGhvcj48YXV0aG9yPk1hdHN1
bW90bywgTS48L2F1dGhvcj48YXV0aG9yPlRhbmFoYXNoaSwgTi48L2F1dGhvcj48YXV0aG9yPk1v
bW9tdXJhLCBTLiBJ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XdhbW90bywg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MzwvWWVhcj48UmVj
TnVtPjI1MjwvUmVjTnVtPjxEaXNwbGF5VGV4dD48c3R5bGUgZmFjZT0ic3VwZXJzY3JpcHQiPjY2
PC9zdHlsZT48L0Rpc3BsYXlUZXh0PjxyZWNvcmQ+PHJlYy1udW1iZXI+MjUyPC9yZWMtbnVtYmVy
Pjxmb3JlaWduLWtleXM+PGtleSBhcHA9IkVOIiBkYi1pZD0iNWZweDVlc3hjdGRzNXRldnp3bXB0
ZjA2Znd2YXh2ZHhkMHZ3IiB0aW1lc3RhbXA9IjEzNzk5NDg0NTMiPjI1Mjwva2V5PjwvZm9yZWln
bi1rZXlzPjxyZWYtdHlwZSBuYW1lPSJKb3VybmFsIEFydGljbGUiPjE3PC9yZWYtdHlwZT48Y29u
dHJpYnV0b3JzPjxhdXRob3JzPjxhdXRob3I+SG9yaSwgTS48L2F1dGhvcj48YXV0aG9yPk1hdHN1
bW90bywgTS48L2F1dGhvcj48YXV0aG9yPlRhbmFoYXNoaSwgTi48L2F1dGhvcj48YXV0aG9yPk1v
bW9tdXJhLCBTLiBJ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XdhbW90bywg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ingiv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Japanese patients with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oderate renal impairment, CrCl 3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 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/m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6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83 (0.63;5.3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MzwvWWVhcj48UmVj
TnVtPjI1MjwvUmVjTnVtPjxEaXNwbGF5VGV4dD48c3R5bGUgZmFjZT0ic3VwZXJzY3JpcHQiPjY2
PC9zdHlsZT48L0Rpc3BsYXlUZXh0PjxyZWNvcmQ+PHJlYy1udW1iZXI+MjUyPC9yZWMtbnVtYmVy
Pjxmb3JlaWduLWtleXM+PGtleSBhcHA9IkVOIiBkYi1pZD0iNWZweDVlc3hjdGRzNXRldnp3bXB0
ZjA2Znd2YXh2ZHhkMHZ3IiB0aW1lc3RhbXA9IjEzNzk5NDg0NTMiPjI1Mjwva2V5PjwvZm9yZWln
bi1rZXlzPjxyZWYtdHlwZSBuYW1lPSJKb3VybmFsIEFydGljbGUiPjE3PC9yZWYtdHlwZT48Y29u
dHJpYnV0b3JzPjxhdXRob3JzPjxhdXRob3I+SG9yaSwgTS48L2F1dGhvcj48YXV0aG9yPk1hdHN1
bW90bywgTS48L2F1dGhvcj48YXV0aG9yPlRhbmFoYXNoaSwgTi48L2F1dGhvcj48YXV0aG9yPk1v
bW9tdXJhLCBTLiBJ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XdhbW90bywg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MzwvWWVhcj48UmVj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=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9 (0.40;1.9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9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2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≥3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6 (0.44;1.3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2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121881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or systemic embolism,</w:t>
            </w: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 =3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77 (0.58;1.0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69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7B3F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7B3F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7B3F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7B3F0B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7B3F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121881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or systemic embolism,</w:t>
            </w: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 =4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5 (0.73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6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121881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systemic </w:t>
            </w: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embolism,</w:t>
            </w:r>
            <w:r w:rsidRPr="0012188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= 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4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7 (0.58;1.3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9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ADS =6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56 (0.67;3.6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8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2409B3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,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=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14 (0.70;1.8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3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3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2409B3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,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=3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1 (0.82;1.2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9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3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2409B3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,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=4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0 (0.78;1.2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6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3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ADS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2409B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=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8 (0.59;1.3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9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29kbWFuPC9BdXRob3I+PFllYXI+MjAxNDwvWWVhcj48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3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CHADS</w:t>
            </w:r>
            <w:r w:rsidRPr="002E6F54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  <w:t>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=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1.40 (1.01;1.9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498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42,69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Major and nonmajor clinically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relevant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CHADS</w:t>
            </w:r>
            <w:r w:rsidRPr="002E6F54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bscript"/>
              </w:rPr>
              <w:t>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=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1.16 (1.00;1.3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8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68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2YW4gRGllcGVuPC9BdXRob3I+PFllYXI+MjAxMzwvWWVh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2YW4gRGllcGVuPC9BdXRob3I+PFllYXI+MjAxMzwvWWVh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42,69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HADS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bscript"/>
              </w:rPr>
              <w:t>2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≥5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2 (0.91;1.1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7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b3JpPC9BdXRob3I+PFllYXI+MjAxNDwvWWVhcj48UmVj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2,69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-cause mortality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History of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jor ble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7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69 (0.46;1.04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Piccini&lt;/Author&gt;&lt;Year&gt;2014&lt;/Year&gt;&lt;RecNum&gt;1101&lt;/RecNum&gt;&lt;DisplayText&gt;&lt;style face="superscript"&gt;56&lt;/style&gt;&lt;/DisplayText&gt;&lt;record&gt;&lt;rec-number&gt;1101&lt;/rec-number&gt;&lt;foreign-keys&gt;&lt;key app="EN" db-id="5fpx5esxctds5tevzwmptf06fwvaxvdxd0vw" timestamp="1462229426"&gt;1101&lt;/key&gt;&lt;/foreign-keys&gt;&lt;ref-type name="Journal Article"&gt;17&lt;/ref-type&gt;&lt;contributors&gt;&lt;authors&gt;&lt;author&gt;Piccini, J. P.&lt;/author&gt;&lt;author&gt;Garg, J.&lt;/author&gt;&lt;author&gt;Patel, M. R.&lt;/author&gt;&lt;author&gt;Lokhnygina, Y.&lt;/author&gt;&lt;author&gt;Goodman, S. G.&lt;/author&gt;&lt;author&gt;Becker, R. C.&lt;/author&gt;&lt;author&gt;Berkowitz, S. D.&lt;/author&gt;&lt;author&gt;Breithardt, G.&lt;/author&gt;&lt;author&gt;Hacke, W.&lt;/author&gt;&lt;author&gt;Halperin, J. L.&lt;/author&gt;&lt;author&gt;Hankey, G. J.&lt;/author&gt;&lt;author&gt;Nessel, C. C.&lt;/author&gt;&lt;author&gt;Mahaffey, K. W.&lt;/author&gt;&lt;author&gt;Singer, D. E.&lt;/author&gt;&lt;author&gt;Califf, R. M.&lt;/author&gt;&lt;author&gt;Fox, K. A. A.&lt;/author&gt;&lt;/authors&gt;&lt;/contributors&gt;&lt;titles&gt;&lt;title&gt;Management of major bleeding events in patients treated with rivaroxaban vs. warfarin: Results from the ROCKET AF trial&lt;/title&gt;&lt;secondary-title&gt;European Heart Journal&lt;/secondary-title&gt;&lt;/titles&gt;&lt;periodical&gt;&lt;full-title&gt;Eur Heart J&lt;/full-title&gt;&lt;abbr-1&gt;European heart journal&lt;/abbr-1&gt;&lt;/periodical&gt;&lt;pages&gt;1873-1880&lt;/pages&gt;&lt;volume&gt;35&lt;/volume&gt;&lt;number&gt;28&lt;/number&gt;&lt;dates&gt;&lt;year&gt;2014&lt;/year&gt;&lt;/dates&gt;&lt;accession-num&gt;&amp;#xD;    24658769&lt;/accession-num&gt;&lt;label&gt;NCT00403767&lt;/label&gt;&lt;urls&gt;&lt;related-urls&gt;&lt;url&gt;http://eurheartj.oxfordjournals.org/content/ehj/35/28/1873.full.pdf&lt;/url&gt;&lt;/related-urls&gt;&lt;/urls&gt;&lt;custom1&gt;In: 26434935&lt;/custom1&gt;&lt;custom2&gt;y&lt;/custom2&gt;&lt;custom5&gt;rct&lt;/custom5&gt;&lt;electronic-resource-num&gt;10.1093/eurheartj/ehu083&lt;/electronic-resource-num&gt;&lt;remote-database-name&gt;Scopus&lt;/remote-database-name&gt;&lt;remote-database-provider&gt;Elsevier&lt;/remote-database-provider&gt;&lt;research-notes&gt;TAs abst&lt;/research-notes&gt;&lt;/record&gt;&lt;/Cite&gt;&lt;/EndNote&gt;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6 (0.55;1.0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3 (0.71;1.2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6 (0.78;1.4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0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6 (0.56;1.0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9 (0.69;1.1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and non-CNS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2 (0.76;1.3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47 (0.19;1.1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3 (0.53;2.0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Intracranial hemorrhag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29 (0.11;0.7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20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4 (0.59;1.2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0 (0.66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37 (0.96;1.9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0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HR 0.97 (0.84;1.1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ajor and nonmajor clinically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relevant bleeding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1.18 (1.05;1.3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ajor and nonmajor clinically relevant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HR 0.93 (0.82;1.0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2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18.50-24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2 (0.69;1.2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8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25.00-29.99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5 (0.84;1.3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3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BMI &gt;30.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g/m</w:t>
            </w:r>
            <w:r w:rsidRPr="002E6F5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15 (0.91;1.4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0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xsYTwvQXV0aG9yPjxZZWFyPjIwMTc8L1llYXI+PFJl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5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Prior stroke TIA: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4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8 (0.80;1.1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76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Prior stroke TIA: no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0.71 (0.54;0.9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404 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9 (2; 16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75 (0.56;0.99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111 (63; 50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433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7 (0.40;1.4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0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tal stroke (MRS 6)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5 (1; 10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54 (0.32;0.93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193 (104;133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9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Fatal stroke (MRS 6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or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: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7 (0.64;1.4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6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Intracerebral hemorrhag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</w:p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5 (1; 8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46 (0.24;0.89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216 (120;109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9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erebr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or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: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84 (0.50;1.4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6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57 (0.34;0.97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9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or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: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4 (0.47;1.1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6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8 (0.36;1.6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0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chem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2 (0.29;1.8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3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Hemorrhagic strok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4 (1;8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43 (0.22;0.86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250 (125;100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433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morrhagic 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72 (0.43;1.2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0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19 (0.92;1.5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6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6 (0.87;1.0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8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sNzY8L3N0eWxlPjwvRGlzcGxheVRleHQ+PHJlY29yZD48cmVjLW51bWJlcj45MzE8L3Jl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12 (0.93;1.34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6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0 (0.67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8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17 (0.92;1.4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6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1.00 (0.90;1.1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8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o 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4 (1; 8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46 (0.23;0.90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230 (126;131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79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zY8L3N0eWxlPjwvRGlzcGxheVRleHQ+PHJlY29yZD48cmVjLW51bWJlcj4xMjI8L3JlYy1udW1i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7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ior strok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R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56 (0.30;1.0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8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2 RCTs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YW5rZXk8L0F1dGhvcj48WWVhcj4yMDEyPC9ZZWFyPjxS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,7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Epistaxi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Japanese patients, Primary stroke prevention 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46 (0.93;2.3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8L3N0eWxlPjwvRGlzcGxheVRleHQ+PHJlY29yZD48cmVjLW51bWJlcj45MzE8L3JlYy1u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8L3N0eWxlPjwvRGlzcGxheVRleHQ+PHJlY29yZD48cmVjLW51bWJlcj45MzE8L3JlYy1u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pistaxis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Japanese patients, Secondary stroke prevention (previous stroke/TIA/non-CNS systemic embolism)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5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1.96 (1.32;2.9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13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8L3N0eWxlPjwvRGlzcGxheVRleHQ+PHJlY29yZD48cmVjLW51bWJlcj45MzE8L3JlYy1u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UYW5haGFzaGk8L0F1dGhvcj48WWVhcj4yMDEzPC9ZZWFy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3 (0.65;1.0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1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8 (0.77;1.2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5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systemic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3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1 (0.64;1.03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1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roke or systemic e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5 (0.76;1.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5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and nonmajor clinically relevant bleeding: After the 30th 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y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90 (0.80;1.0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and nonmajor clinically relevant bleeding: After the 30th 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y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99 (0.91;1.09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Major and nonmajor clinically relevant bleeding: Before the 7th day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0 (6;14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5.83 (3.25;10.44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99 (69;17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ajor and nonmajor clinically relevant bleeding: Before the 7th day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5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3 (9;17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6.66 (3.83;11.58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76 (58;11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jor and nonmajor clinically relevant bleeding: Between the 7th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nd 30th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1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R 0.98 (0.72;1.34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: Between the 7th and 30th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35 (0.97;1.8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87 (0.70;1.0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15 (0.96;1.3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Nonmajor clinically relevant bleeding: Before the 7th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d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y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1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0 (5;14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7.04 (3.74;13.27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105 (73;18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onmajor clinically relevant bleeding: Before the 7th d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y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3 (9;17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7.44 (4.06;13.64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77 (60;11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extracerebral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0.39 (0.16;0.93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extracerebra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68 (0.34;1.3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0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 xml:space="preserve">Attributable avoided events per 1000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treated 6 (2; 10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HR 0.42 (0.22;0.80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178 (103; 64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58 (0.30;1.1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fusio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v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4 (0.65;1.3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5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ransfusion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VKA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xperienced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3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23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events per 1000 treated 10 (2;17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HR 1.46 (1.12;1.92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 105 (60;42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886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NYWhhZmZleTwvQXV0aG9yPjxZZWFyPjIwMTM8L1llYXI+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8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emoglobin drop ≥2 g/dL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Peripheral artery diseas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75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37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Attributable events per 1000 treated 38 (7;69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2.29 (1.25;4.21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 26 (14;14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839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55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avors warfarin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Hemoglobin drop ≥2 g/d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No peripheral artery diseas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15 (0.97;1.3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5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emorrhagic strok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Peripheral artery diseas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0.36 (0.01;8.91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8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5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emorrhagic stroke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,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No peripheral artery disease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0.60 (0.38;0.96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425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Kb25lczwvQXV0aG9yPjxZZWFyPjIwMTQ8L1llYXI+PFJl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55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Diabetes: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2 (0.63;1.0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47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roke or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stemic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bolism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Diabetes: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2 (0.75;1.1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24 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RlbDwvQXV0aG9yPjxZZWFyPjIwMTE8L1llYXI+PFJl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4ODMtOTE8L3BhZ2VzPjx2b2x1bWU+MzY1PC92b2x1bWU+PG51bWJlcj4x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3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Vascular death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,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Diabet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5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68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 xml:space="preserve">Attributable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voided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vents per 1000 treated 15 (3; 28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0.80 (0.64;0.99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p 65 (36;33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5695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CYW5zaWxhbDwvQXV0aG9yPjxZZWFyPjIwMTU8L1llYXI+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2NzUtNjgyIGU4PC9wYWdlcz48dm9sdW1l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CYW5zaWxhbDwvQXV0aG9yPjxZZWFyPjIwMTU8L1llYXI+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2NzUtNjgyIGU4PC9wYWdlcz48dm9sdW1l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59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Vascular deat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No diabete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08 (0.90;1.3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85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5zaWxhbDwvQXV0aG9yPjxZZWFyPjIwMTU8L1llYXI+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2NzUtNjgyIGU4PC9wYWdlcz48dm9sdW1l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YW5zaWxhbDwvQXV0aG9yPjxZZWFyPjIwMTU8L1llYXI+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2NzUtNjgyIGU4PC9wYWdlcz48dm9sdW1l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9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-cause hospitalizatio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e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gox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00 (0.92;1.0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1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-cause hospitalization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ost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goxin in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ient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ent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ee at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goxin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r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6 (0.87;1.0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93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1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l-cause mortality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Pre-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goxin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03 (0.89;1.2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1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61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ll-cause mortality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Post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igoxin in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tients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vent-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ree at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d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igoxin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art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13 (3; 24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0.81 (0.69;0.95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74 (42; 30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8932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XYXNoYW08L0F1dGhvcj48WWVhcj4yMDE1PC9ZZWFyPjxS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=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6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lastRenderedPageBreak/>
              <w:t>Fatal bleeding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Concomitant 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4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7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7 (3;10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0.11 (0.02;0.46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150 (98; 3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073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oncomitant 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9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63 (0.36;1.1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9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atal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Concomitant ≥10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99 (0.32;3.0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6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Concomitant 0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4 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4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10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Attributable avoided events per 1000 treated 6 (2; 11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RR 0.39 (0.19;0.81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br/>
              <w:t>NNTp 161 (92; 6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5073</w:t>
            </w:r>
            <w:r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oncomitant 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9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10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76 (0.49;1.1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9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tracranial hemorrhag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Concomitant ≥10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0.83 (0.36;1.90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6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oncomitant 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4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7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02 (0.90;1.15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73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jor and nonmajor clinically 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>Concomitant 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9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8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4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02 (0.93;1.12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98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jor and nonmajor clinically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elevant bleeding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  <w:t xml:space="preserve">Concomitant ≥10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313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9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 1.01 (0.88;1.1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6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*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Concomitant 0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4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29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42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 xml:space="preserve">Attributable 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voided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vents per 1000 treated 14 (4; 24)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HR 0.71 (0.52;0.95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  <w:t>NNTp 73 (42; 278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5073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Favors </w:t>
            </w:r>
            <w:r w:rsidRPr="00B7302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ivaroxaban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 xml:space="preserve"> Significant interaction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  <w:tr w:rsidR="0033618D" w:rsidRPr="00B7302A" w:rsidTr="006D0A5D">
        <w:trPr>
          <w:trHeight w:val="144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>Concomitant 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 xml:space="preserve">9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21 (1.00;1.46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72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  <w:tr w:rsidR="0033618D" w:rsidRPr="00B7302A" w:rsidTr="006D0A5D">
        <w:trPr>
          <w:trHeight w:val="70"/>
        </w:trPr>
        <w:tc>
          <w:tcPr>
            <w:tcW w:w="996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Major bleed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br/>
              <w:t xml:space="preserve">Concomitant ≥10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edications</w:t>
            </w:r>
          </w:p>
        </w:tc>
        <w:tc>
          <w:tcPr>
            <w:tcW w:w="779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79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750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RR 1.05 (0.80;1.37)</w:t>
            </w:r>
          </w:p>
        </w:tc>
        <w:tc>
          <w:tcPr>
            <w:tcW w:w="772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18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(1 RCT)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NjaW5pPC9BdXRob3I+PFllYXI+MjAxNjwvWWVhcj48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=
</w:fldData>
              </w:fldCha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7302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1</w:t>
            </w:r>
            <w:r w:rsidRPr="00B7302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911" w:type="pct"/>
            <w:shd w:val="clear" w:color="000000" w:fill="FFFFFF"/>
          </w:tcPr>
          <w:p w:rsidR="0033618D" w:rsidRPr="00B7302A" w:rsidRDefault="0033618D" w:rsidP="006D0A5D">
            <w:pPr>
              <w:spacing w:after="0"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7302A">
              <w:rPr>
                <w:rFonts w:ascii="Times New Roman" w:hAnsi="Times New Roman" w:cs="Times New Roman"/>
                <w:sz w:val="24"/>
                <w:szCs w:val="24"/>
              </w:rPr>
              <w:t>No differenc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730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ignificant interaction*</w:t>
            </w:r>
          </w:p>
        </w:tc>
      </w:tr>
    </w:tbl>
    <w:p w:rsidR="0033618D" w:rsidRPr="00BB50AC" w:rsidRDefault="0033618D" w:rsidP="0033618D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3623D7">
        <w:rPr>
          <w:rFonts w:ascii="Times New Roman" w:hAnsi="Times New Roman" w:cs="Times New Roman"/>
          <w:color w:val="000000"/>
          <w:sz w:val="24"/>
          <w:szCs w:val="24"/>
        </w:rPr>
        <w:t xml:space="preserve">Abbreviations: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BMI, body mass index; 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 xml:space="preserve">CI, confidence interval;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CNS, 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>central nervous system</w:t>
      </w:r>
      <w:r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CrCl, </w:t>
      </w:r>
      <w:r w:rsidRPr="00BB50AC">
        <w:rPr>
          <w:rFonts w:ascii="Times New Roman" w:hAnsi="Times New Roman" w:cs="Times New Roman"/>
          <w:sz w:val="24"/>
          <w:szCs w:val="24"/>
        </w:rPr>
        <w:t>creatinine clearance</w:t>
      </w:r>
      <w:r>
        <w:rPr>
          <w:rFonts w:ascii="Times New Roman" w:hAnsi="Times New Roman" w:cs="Times New Roman"/>
          <w:sz w:val="24"/>
          <w:szCs w:val="24"/>
        </w:rPr>
        <w:t xml:space="preserve">; GI, </w:t>
      </w:r>
      <w:r w:rsidRPr="00BB50AC">
        <w:rPr>
          <w:rFonts w:ascii="Times New Roman" w:hAnsi="Times New Roman" w:cs="Times New Roman"/>
          <w:sz w:val="24"/>
          <w:szCs w:val="24"/>
        </w:rPr>
        <w:t>gastrointestinal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BB50AC">
        <w:rPr>
          <w:rFonts w:ascii="Times New Roman" w:hAnsi="Times New Roman" w:cs="Times New Roman"/>
          <w:sz w:val="24"/>
          <w:szCs w:val="24"/>
        </w:rPr>
        <w:t> 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>GRADE, Grading of Recommendations Assessment, Development and Evaluation;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BB50AC">
        <w:rPr>
          <w:rFonts w:ascii="Times New Roman" w:hAnsi="Times New Roman" w:cs="Times New Roman"/>
          <w:color w:val="000000"/>
          <w:sz w:val="24"/>
          <w:szCs w:val="24"/>
        </w:rPr>
        <w:t xml:space="preserve">HR, hazard ratio;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MRS, </w:t>
      </w:r>
      <w:r w:rsidRPr="00BB50AC">
        <w:rPr>
          <w:rFonts w:ascii="Times New Roman" w:hAnsi="Times New Roman" w:cs="Times New Roman"/>
          <w:color w:val="000000"/>
          <w:sz w:val="24"/>
          <w:szCs w:val="24"/>
        </w:rPr>
        <w:t>modified Rankin scale</w:t>
      </w:r>
      <w:r>
        <w:rPr>
          <w:rFonts w:ascii="Times New Roman" w:hAnsi="Times New Roman" w:cs="Times New Roman"/>
          <w:color w:val="000000"/>
          <w:sz w:val="24"/>
          <w:szCs w:val="24"/>
        </w:rPr>
        <w:t>;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 xml:space="preserve"> NNT, number needed to treat; NNTp, number needed to treat to prevent an outcome in one patient; </w:t>
      </w:r>
      <w:r w:rsidRPr="00BB50AC">
        <w:rPr>
          <w:rFonts w:ascii="Times New Roman" w:hAnsi="Times New Roman" w:cs="Times New Roman"/>
          <w:color w:val="000000"/>
          <w:sz w:val="24"/>
          <w:szCs w:val="24"/>
        </w:rPr>
        <w:t xml:space="preserve">NR, not reported; 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>RCT, randomized controlled trial; RR, relative risk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; TIA, transient ischemic attack; VKA, </w:t>
      </w:r>
      <w:r w:rsidRPr="00BB50AC">
        <w:rPr>
          <w:rFonts w:ascii="Times New Roman" w:hAnsi="Times New Roman" w:cs="Times New Roman"/>
          <w:color w:val="000000"/>
          <w:sz w:val="24"/>
          <w:szCs w:val="24"/>
        </w:rPr>
        <w:t>vitamin K antagonist</w:t>
      </w:r>
      <w:r w:rsidRPr="003623D7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33618D" w:rsidRPr="00B7302A" w:rsidRDefault="0033618D" w:rsidP="0033618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302A">
        <w:rPr>
          <w:rFonts w:ascii="Times New Roman" w:hAnsi="Times New Roman" w:cs="Times New Roman"/>
          <w:sz w:val="24"/>
          <w:szCs w:val="24"/>
        </w:rPr>
        <w:lastRenderedPageBreak/>
        <w:t xml:space="preserve">* </w:t>
      </w:r>
      <w:r>
        <w:rPr>
          <w:rFonts w:ascii="Times New Roman" w:hAnsi="Times New Roman" w:cs="Times New Roman"/>
          <w:sz w:val="24"/>
          <w:szCs w:val="24"/>
        </w:rPr>
        <w:t>V</w:t>
      </w:r>
      <w:r w:rsidRPr="00B7302A">
        <w:rPr>
          <w:rFonts w:ascii="Times New Roman" w:hAnsi="Times New Roman" w:cs="Times New Roman"/>
          <w:sz w:val="24"/>
          <w:szCs w:val="24"/>
        </w:rPr>
        <w:t>ery low quality of evidenc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7302A">
        <w:rPr>
          <w:rFonts w:ascii="Times New Roman" w:hAnsi="Times New Roman" w:cs="Times New Roman"/>
          <w:sz w:val="24"/>
          <w:szCs w:val="24"/>
        </w:rPr>
        <w:t xml:space="preserve"> **</w:t>
      </w:r>
      <w:r>
        <w:rPr>
          <w:rFonts w:ascii="Times New Roman" w:hAnsi="Times New Roman" w:cs="Times New Roman"/>
          <w:sz w:val="24"/>
          <w:szCs w:val="24"/>
        </w:rPr>
        <w:t xml:space="preserve"> L</w:t>
      </w:r>
      <w:r w:rsidRPr="00B7302A">
        <w:rPr>
          <w:rFonts w:ascii="Times New Roman" w:hAnsi="Times New Roman" w:cs="Times New Roman"/>
          <w:sz w:val="24"/>
          <w:szCs w:val="24"/>
        </w:rPr>
        <w:t>ow quality of evidenc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B7302A">
        <w:rPr>
          <w:rFonts w:ascii="Times New Roman" w:hAnsi="Times New Roman" w:cs="Times New Roman"/>
          <w:sz w:val="24"/>
          <w:szCs w:val="24"/>
        </w:rPr>
        <w:t xml:space="preserve"> ***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B7302A">
        <w:rPr>
          <w:rFonts w:ascii="Times New Roman" w:hAnsi="Times New Roman" w:cs="Times New Roman"/>
          <w:sz w:val="24"/>
          <w:szCs w:val="24"/>
        </w:rPr>
        <w:t>oderate quality of evidenc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20A04" w:rsidRDefault="0033618D">
      <w:bookmarkStart w:id="0" w:name="_GoBack"/>
      <w:bookmarkEnd w:id="0"/>
    </w:p>
    <w:sectPr w:rsidR="00720A0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HPEVZ+Symbol">
    <w:altName w:val="Microsoft JhengHei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3432"/>
    <w:multiLevelType w:val="hybridMultilevel"/>
    <w:tmpl w:val="F1168880"/>
    <w:lvl w:ilvl="0" w:tplc="738EA5E0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  <w:b w:val="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D42E0B"/>
    <w:multiLevelType w:val="hybridMultilevel"/>
    <w:tmpl w:val="3F0E79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410139"/>
    <w:multiLevelType w:val="hybridMultilevel"/>
    <w:tmpl w:val="14C8B95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D6809C9"/>
    <w:multiLevelType w:val="hybridMultilevel"/>
    <w:tmpl w:val="6A62B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5F183A"/>
    <w:multiLevelType w:val="multilevel"/>
    <w:tmpl w:val="3AE6135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/>
        <w:sz w:val="24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/>
        <w:sz w:val="24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/>
        <w:sz w:val="24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/>
        <w:sz w:val="24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/>
        <w:sz w:val="24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/>
        <w:sz w:val="24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/>
        <w:sz w:val="24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b/>
        <w:sz w:val="24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/>
        <w:sz w:val="24"/>
      </w:rPr>
    </w:lvl>
  </w:abstractNum>
  <w:abstractNum w:abstractNumId="5" w15:restartNumberingAfterBreak="0">
    <w:nsid w:val="1BAF3094"/>
    <w:multiLevelType w:val="hybridMultilevel"/>
    <w:tmpl w:val="742EA71C"/>
    <w:lvl w:ilvl="0" w:tplc="4FF276B2">
      <w:start w:val="1"/>
      <w:numFmt w:val="bullet"/>
      <w:lvlText w:val=""/>
      <w:lvlJc w:val="left"/>
      <w:pPr>
        <w:ind w:left="882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6" w15:restartNumberingAfterBreak="0">
    <w:nsid w:val="25EB5C09"/>
    <w:multiLevelType w:val="hybridMultilevel"/>
    <w:tmpl w:val="42A8A5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81770A"/>
    <w:multiLevelType w:val="hybridMultilevel"/>
    <w:tmpl w:val="00CAAD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BA06CD"/>
    <w:multiLevelType w:val="multilevel"/>
    <w:tmpl w:val="8AA081DA"/>
    <w:lvl w:ilvl="0">
      <w:start w:val="12"/>
      <w:numFmt w:val="decimal"/>
      <w:lvlText w:val="%1"/>
      <w:lvlJc w:val="left"/>
      <w:pPr>
        <w:ind w:left="420" w:hanging="420"/>
      </w:pPr>
      <w:rPr>
        <w:rFonts w:hint="default"/>
        <w:b/>
        <w:sz w:val="22"/>
      </w:rPr>
    </w:lvl>
    <w:lvl w:ilvl="1">
      <w:start w:val="1"/>
      <w:numFmt w:val="decimal"/>
      <w:lvlText w:val="%1.%2"/>
      <w:lvlJc w:val="left"/>
      <w:pPr>
        <w:ind w:left="1140" w:hanging="420"/>
      </w:pPr>
      <w:rPr>
        <w:rFonts w:hint="default"/>
        <w:b/>
        <w:sz w:val="24"/>
        <w:szCs w:val="24"/>
      </w:rPr>
    </w:lvl>
    <w:lvl w:ilvl="2">
      <w:start w:val="1"/>
      <w:numFmt w:val="decimal"/>
      <w:lvlText w:val="%1.%2.%3"/>
      <w:lvlJc w:val="left"/>
      <w:pPr>
        <w:ind w:left="1860" w:hanging="420"/>
      </w:pPr>
      <w:rPr>
        <w:rFonts w:hint="default"/>
        <w:b/>
        <w:sz w:val="22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/>
        <w:sz w:val="22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  <w:b/>
        <w:sz w:val="22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/>
        <w:sz w:val="22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  <w:b/>
        <w:sz w:val="22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hint="default"/>
        <w:b/>
        <w:sz w:val="22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  <w:b/>
        <w:sz w:val="22"/>
      </w:rPr>
    </w:lvl>
  </w:abstractNum>
  <w:abstractNum w:abstractNumId="9" w15:restartNumberingAfterBreak="0">
    <w:nsid w:val="2E3B5AD8"/>
    <w:multiLevelType w:val="hybridMultilevel"/>
    <w:tmpl w:val="AEB84312"/>
    <w:lvl w:ilvl="0" w:tplc="9C1A1C38">
      <w:start w:val="1"/>
      <w:numFmt w:val="bullet"/>
      <w:lvlText w:val=""/>
      <w:lvlJc w:val="left"/>
      <w:pPr>
        <w:ind w:left="882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0" w15:restartNumberingAfterBreak="0">
    <w:nsid w:val="2FB97D55"/>
    <w:multiLevelType w:val="hybridMultilevel"/>
    <w:tmpl w:val="F7A4D0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C06B14"/>
    <w:multiLevelType w:val="hybridMultilevel"/>
    <w:tmpl w:val="FE2A4B70"/>
    <w:lvl w:ilvl="0" w:tplc="1C124CBA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44294B"/>
    <w:multiLevelType w:val="hybridMultilevel"/>
    <w:tmpl w:val="B0F8BB5A"/>
    <w:lvl w:ilvl="0" w:tplc="E9E6E1A8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CF6783B"/>
    <w:multiLevelType w:val="hybridMultilevel"/>
    <w:tmpl w:val="C9EC1F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EDE7DAD"/>
    <w:multiLevelType w:val="hybridMultilevel"/>
    <w:tmpl w:val="2FB6C4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9C0DCE"/>
    <w:multiLevelType w:val="hybridMultilevel"/>
    <w:tmpl w:val="8708B4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6B6044A"/>
    <w:multiLevelType w:val="hybridMultilevel"/>
    <w:tmpl w:val="896EA0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8D5AE7"/>
    <w:multiLevelType w:val="hybridMultilevel"/>
    <w:tmpl w:val="3B8CC2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B387A9E"/>
    <w:multiLevelType w:val="hybridMultilevel"/>
    <w:tmpl w:val="EC040A3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1D516A8"/>
    <w:multiLevelType w:val="hybridMultilevel"/>
    <w:tmpl w:val="67E06C72"/>
    <w:lvl w:ilvl="0" w:tplc="D3C6D6AC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0" w15:restartNumberingAfterBreak="0">
    <w:nsid w:val="639A4B8B"/>
    <w:multiLevelType w:val="hybridMultilevel"/>
    <w:tmpl w:val="AB66D4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426F56"/>
    <w:multiLevelType w:val="hybridMultilevel"/>
    <w:tmpl w:val="4A70155A"/>
    <w:lvl w:ilvl="0" w:tplc="B8A66F38">
      <w:start w:val="1"/>
      <w:numFmt w:val="bullet"/>
      <w:lvlText w:val=""/>
      <w:lvlJc w:val="left"/>
      <w:pPr>
        <w:ind w:left="63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22" w15:restartNumberingAfterBreak="0">
    <w:nsid w:val="69B5052C"/>
    <w:multiLevelType w:val="hybridMultilevel"/>
    <w:tmpl w:val="3AE613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14244D7"/>
    <w:multiLevelType w:val="hybridMultilevel"/>
    <w:tmpl w:val="7FF2C7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5A467C6"/>
    <w:multiLevelType w:val="hybridMultilevel"/>
    <w:tmpl w:val="D30607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F4E1CF4"/>
    <w:multiLevelType w:val="hybridMultilevel"/>
    <w:tmpl w:val="E7509402"/>
    <w:lvl w:ilvl="0" w:tplc="AC70D414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2"/>
  </w:num>
  <w:num w:numId="3">
    <w:abstractNumId w:val="25"/>
  </w:num>
  <w:num w:numId="4">
    <w:abstractNumId w:val="9"/>
  </w:num>
  <w:num w:numId="5">
    <w:abstractNumId w:val="5"/>
  </w:num>
  <w:num w:numId="6">
    <w:abstractNumId w:val="3"/>
  </w:num>
  <w:num w:numId="7">
    <w:abstractNumId w:val="2"/>
  </w:num>
  <w:num w:numId="8">
    <w:abstractNumId w:val="19"/>
  </w:num>
  <w:num w:numId="9">
    <w:abstractNumId w:val="18"/>
  </w:num>
  <w:num w:numId="10">
    <w:abstractNumId w:val="8"/>
  </w:num>
  <w:num w:numId="11">
    <w:abstractNumId w:val="21"/>
  </w:num>
  <w:num w:numId="12">
    <w:abstractNumId w:val="17"/>
  </w:num>
  <w:num w:numId="13">
    <w:abstractNumId w:val="15"/>
  </w:num>
  <w:num w:numId="14">
    <w:abstractNumId w:val="0"/>
  </w:num>
  <w:num w:numId="15">
    <w:abstractNumId w:val="11"/>
  </w:num>
  <w:num w:numId="16">
    <w:abstractNumId w:val="13"/>
  </w:num>
  <w:num w:numId="17">
    <w:abstractNumId w:val="24"/>
  </w:num>
  <w:num w:numId="18">
    <w:abstractNumId w:val="6"/>
  </w:num>
  <w:num w:numId="19">
    <w:abstractNumId w:val="20"/>
  </w:num>
  <w:num w:numId="20">
    <w:abstractNumId w:val="16"/>
  </w:num>
  <w:num w:numId="21">
    <w:abstractNumId w:val="22"/>
  </w:num>
  <w:num w:numId="22">
    <w:abstractNumId w:val="10"/>
  </w:num>
  <w:num w:numId="23">
    <w:abstractNumId w:val="14"/>
  </w:num>
  <w:num w:numId="24">
    <w:abstractNumId w:val="7"/>
  </w:num>
  <w:num w:numId="25">
    <w:abstractNumId w:val="23"/>
  </w:num>
  <w:num w:numId="2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618D"/>
    <w:rsid w:val="001332BA"/>
    <w:rsid w:val="0033618D"/>
    <w:rsid w:val="006D64BB"/>
    <w:rsid w:val="009D2F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977B7F-4396-4643-AC1F-BDDB25E31E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3618D"/>
  </w:style>
  <w:style w:type="paragraph" w:styleId="Heading1">
    <w:name w:val="heading 1"/>
    <w:basedOn w:val="Normal"/>
    <w:next w:val="Normal"/>
    <w:link w:val="Heading1Char"/>
    <w:uiPriority w:val="9"/>
    <w:qFormat/>
    <w:rsid w:val="0033618D"/>
    <w:pPr>
      <w:keepNext/>
      <w:spacing w:before="240" w:after="60" w:line="276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18D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33618D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33618D"/>
    <w:rPr>
      <w:b/>
      <w:bCs/>
    </w:rPr>
  </w:style>
  <w:style w:type="character" w:customStyle="1" w:styleId="st">
    <w:name w:val="st"/>
    <w:rsid w:val="0033618D"/>
  </w:style>
  <w:style w:type="paragraph" w:customStyle="1" w:styleId="Table">
    <w:name w:val="Table"/>
    <w:basedOn w:val="Normal"/>
    <w:uiPriority w:val="99"/>
    <w:rsid w:val="0033618D"/>
    <w:pPr>
      <w:suppressAutoHyphens/>
      <w:autoSpaceDN w:val="0"/>
      <w:spacing w:after="0" w:line="240" w:lineRule="auto"/>
      <w:ind w:right="864"/>
      <w:textAlignment w:val="baseline"/>
    </w:pPr>
    <w:rPr>
      <w:rFonts w:ascii="Calibri" w:eastAsia="Times New Roman" w:hAnsi="Calibri" w:cs="Calibri"/>
      <w:kern w:val="3"/>
      <w:sz w:val="20"/>
      <w:szCs w:val="20"/>
    </w:rPr>
  </w:style>
  <w:style w:type="paragraph" w:customStyle="1" w:styleId="Default">
    <w:name w:val="Default"/>
    <w:rsid w:val="0033618D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33618D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3618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618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361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3618D"/>
    <w:rPr>
      <w:rFonts w:ascii="Calibri" w:hAnsi="Calibri" w:cs="Calibri"/>
      <w:noProof/>
    </w:rPr>
  </w:style>
  <w:style w:type="character" w:customStyle="1" w:styleId="Mention1">
    <w:name w:val="Mention1"/>
    <w:basedOn w:val="DefaultParagraphFont"/>
    <w:uiPriority w:val="99"/>
    <w:semiHidden/>
    <w:unhideWhenUsed/>
    <w:rsid w:val="0033618D"/>
    <w:rPr>
      <w:color w:val="2B579A"/>
      <w:shd w:val="clear" w:color="auto" w:fill="E6E6E6"/>
    </w:rPr>
  </w:style>
  <w:style w:type="character" w:customStyle="1" w:styleId="ccbntxt">
    <w:name w:val="ccbntxt"/>
    <w:basedOn w:val="DefaultParagraphFont"/>
    <w:rsid w:val="0033618D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18D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618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33618D"/>
    <w:rPr>
      <w:rFonts w:ascii="Segoe UI" w:hAnsi="Segoe UI" w:cs="Segoe UI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618D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618D"/>
    <w:pPr>
      <w:spacing w:after="200"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3618D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618D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618D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33618D"/>
    <w:rPr>
      <w:b/>
      <w:bCs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33618D"/>
  </w:style>
  <w:style w:type="paragraph" w:styleId="Header">
    <w:name w:val="header"/>
    <w:basedOn w:val="Normal"/>
    <w:link w:val="HeaderChar"/>
    <w:uiPriority w:val="99"/>
    <w:unhideWhenUsed/>
    <w:rsid w:val="003361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1">
    <w:name w:val="Header Char1"/>
    <w:basedOn w:val="DefaultParagraphFont"/>
    <w:uiPriority w:val="99"/>
    <w:semiHidden/>
    <w:rsid w:val="0033618D"/>
  </w:style>
  <w:style w:type="character" w:customStyle="1" w:styleId="FooterChar">
    <w:name w:val="Footer Char"/>
    <w:basedOn w:val="DefaultParagraphFont"/>
    <w:link w:val="Footer"/>
    <w:uiPriority w:val="99"/>
    <w:rsid w:val="0033618D"/>
  </w:style>
  <w:style w:type="paragraph" w:styleId="Footer">
    <w:name w:val="footer"/>
    <w:basedOn w:val="Normal"/>
    <w:link w:val="FooterChar"/>
    <w:uiPriority w:val="99"/>
    <w:unhideWhenUsed/>
    <w:rsid w:val="003361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1">
    <w:name w:val="Footer Char1"/>
    <w:basedOn w:val="DefaultParagraphFont"/>
    <w:uiPriority w:val="99"/>
    <w:semiHidden/>
    <w:rsid w:val="0033618D"/>
  </w:style>
  <w:style w:type="paragraph" w:styleId="FootnoteText">
    <w:name w:val="footnote text"/>
    <w:basedOn w:val="Normal"/>
    <w:link w:val="FootnoteTextChar"/>
    <w:uiPriority w:val="99"/>
    <w:semiHidden/>
    <w:unhideWhenUsed/>
    <w:rsid w:val="0033618D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3618D"/>
    <w:rPr>
      <w:rFonts w:ascii="Calibri" w:eastAsia="Calibri" w:hAnsi="Calibri" w:cs="Times New Roman"/>
      <w:sz w:val="20"/>
      <w:szCs w:val="20"/>
    </w:rPr>
  </w:style>
  <w:style w:type="paragraph" w:customStyle="1" w:styleId="Heading1-EvRpt">
    <w:name w:val="Heading1-EvRpt"/>
    <w:basedOn w:val="Heading1"/>
    <w:link w:val="Heading1-EvRptChar"/>
    <w:qFormat/>
    <w:rsid w:val="0033618D"/>
    <w:pPr>
      <w:spacing w:after="0" w:line="240" w:lineRule="auto"/>
    </w:pPr>
    <w:rPr>
      <w:rFonts w:ascii="Arial" w:hAnsi="Arial" w:cs="Arial"/>
      <w:sz w:val="24"/>
      <w:szCs w:val="28"/>
      <w:lang w:val="en-GB"/>
    </w:rPr>
  </w:style>
  <w:style w:type="character" w:customStyle="1" w:styleId="Heading1-EvRptChar">
    <w:name w:val="Heading1-EvRpt Char"/>
    <w:link w:val="Heading1-EvRpt"/>
    <w:rsid w:val="0033618D"/>
    <w:rPr>
      <w:rFonts w:ascii="Arial" w:eastAsia="Times New Roman" w:hAnsi="Arial" w:cs="Arial"/>
      <w:b/>
      <w:bCs/>
      <w:kern w:val="32"/>
      <w:sz w:val="24"/>
      <w:szCs w:val="28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33618D"/>
    <w:pPr>
      <w:spacing w:after="200" w:line="276" w:lineRule="auto"/>
    </w:pPr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33618D"/>
    <w:pPr>
      <w:spacing w:after="200" w:line="276" w:lineRule="auto"/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33618D"/>
    <w:rPr>
      <w:color w:val="954F72" w:themeColor="followedHyperlink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33618D"/>
    <w:rPr>
      <w:color w:val="2B579A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59"/>
    <w:rsid w:val="003361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rsid w:val="0033618D"/>
  </w:style>
  <w:style w:type="paragraph" w:customStyle="1" w:styleId="Standard">
    <w:name w:val="Standard"/>
    <w:rsid w:val="0033618D"/>
    <w:pPr>
      <w:suppressAutoHyphens/>
      <w:autoSpaceDN w:val="0"/>
      <w:spacing w:after="200" w:line="276" w:lineRule="auto"/>
      <w:textAlignment w:val="baseline"/>
    </w:pPr>
    <w:rPr>
      <w:rFonts w:ascii="Calibri" w:eastAsia="Calibri" w:hAnsi="Calibri" w:cs="Calibri"/>
      <w:kern w:val="3"/>
    </w:rPr>
  </w:style>
  <w:style w:type="paragraph" w:customStyle="1" w:styleId="style1">
    <w:name w:val="style1"/>
    <w:basedOn w:val="Normal"/>
    <w:rsid w:val="0033618D"/>
    <w:pPr>
      <w:spacing w:before="100" w:beforeAutospacing="1" w:after="100" w:afterAutospacing="1" w:line="240" w:lineRule="auto"/>
    </w:pPr>
    <w:rPr>
      <w:rFonts w:ascii="Arial" w:eastAsia="Times New Roman" w:hAnsi="Arial" w:cs="Arial"/>
      <w:sz w:val="18"/>
      <w:szCs w:val="18"/>
    </w:rPr>
  </w:style>
  <w:style w:type="character" w:styleId="Emphasis">
    <w:name w:val="Emphasis"/>
    <w:uiPriority w:val="20"/>
    <w:qFormat/>
    <w:rsid w:val="0033618D"/>
    <w:rPr>
      <w:i/>
      <w:iCs/>
    </w:rPr>
  </w:style>
  <w:style w:type="paragraph" w:customStyle="1" w:styleId="CM7">
    <w:name w:val="CM7"/>
    <w:basedOn w:val="Default"/>
    <w:next w:val="Default"/>
    <w:uiPriority w:val="99"/>
    <w:rsid w:val="0033618D"/>
    <w:pPr>
      <w:spacing w:line="183" w:lineRule="atLeast"/>
    </w:pPr>
    <w:rPr>
      <w:rFonts w:ascii="GHPEVZ+Symbol" w:eastAsia="GHPEVZ+Symbol" w:hAnsiTheme="minorHAnsi" w:cstheme="minorBidi"/>
      <w:color w:val="auto"/>
    </w:rPr>
  </w:style>
  <w:style w:type="paragraph" w:customStyle="1" w:styleId="CM4">
    <w:name w:val="CM4"/>
    <w:basedOn w:val="Default"/>
    <w:next w:val="Default"/>
    <w:uiPriority w:val="99"/>
    <w:rsid w:val="0033618D"/>
    <w:pPr>
      <w:spacing w:line="186" w:lineRule="atLeast"/>
    </w:pPr>
    <w:rPr>
      <w:rFonts w:ascii="GHPEVZ+Symbol" w:eastAsia="GHPEVZ+Symbol" w:hAnsiTheme="minorHAnsi" w:cstheme="minorBidi"/>
      <w:color w:val="auto"/>
    </w:rPr>
  </w:style>
  <w:style w:type="character" w:styleId="CommentReference">
    <w:name w:val="annotation reference"/>
    <w:basedOn w:val="DefaultParagraphFont"/>
    <w:uiPriority w:val="99"/>
    <w:semiHidden/>
    <w:unhideWhenUsed/>
    <w:rsid w:val="0033618D"/>
    <w:rPr>
      <w:sz w:val="18"/>
      <w:szCs w:val="18"/>
    </w:rPr>
  </w:style>
  <w:style w:type="paragraph" w:styleId="Revision">
    <w:name w:val="Revision"/>
    <w:hidden/>
    <w:uiPriority w:val="99"/>
    <w:semiHidden/>
    <w:rsid w:val="0033618D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33618D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4</Pages>
  <Words>4337</Words>
  <Characters>24727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mliyan, Tatyana (ELS-PHI)</dc:creator>
  <cp:keywords/>
  <dc:description/>
  <cp:lastModifiedBy>Shamliyan, Tatyana (ELS-PHI)</cp:lastModifiedBy>
  <cp:revision>1</cp:revision>
  <dcterms:created xsi:type="dcterms:W3CDTF">2018-10-07T17:46:00Z</dcterms:created>
  <dcterms:modified xsi:type="dcterms:W3CDTF">2018-10-07T17:47:00Z</dcterms:modified>
</cp:coreProperties>
</file>